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 xml:space="preserve">to soil nitrogen </w:t>
      </w:r>
      <w:bookmarkStart w:id="0" w:name="_GoBack"/>
      <w:bookmarkEnd w:id="0"/>
      <w:r w:rsidR="00361685" w:rsidRPr="008531D1">
        <w:rPr>
          <w:rFonts w:eastAsia="Times New Roman"/>
          <w:b/>
          <w:bCs/>
          <w:color w:val="000000"/>
        </w:rPr>
        <w:t>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1" w:name="OLE_LINK246"/>
      <w:bookmarkStart w:id="2" w:name="OLE_LINK247"/>
      <w:proofErr w:type="spellStart"/>
      <w:r w:rsidRPr="00EA24F1">
        <w:rPr>
          <w:rFonts w:eastAsia="Times New Roman"/>
        </w:rPr>
        <w:t>Silwood</w:t>
      </w:r>
      <w:proofErr w:type="spellEnd"/>
      <w:r w:rsidRPr="00EA24F1">
        <w:rPr>
          <w:rFonts w:eastAsia="Times New Roman"/>
        </w:rPr>
        <w:t xml:space="preserve"> Park Campus, </w:t>
      </w:r>
      <w:bookmarkStart w:id="3" w:name="OLE_LINK315"/>
      <w:bookmarkStart w:id="4" w:name="OLE_LINK316"/>
      <w:r w:rsidRPr="00EA24F1">
        <w:rPr>
          <w:rFonts w:eastAsia="Times New Roman"/>
        </w:rPr>
        <w:t xml:space="preserve">Ascot </w:t>
      </w:r>
      <w:bookmarkEnd w:id="3"/>
      <w:bookmarkEnd w:id="4"/>
      <w:r w:rsidRPr="00EA24F1">
        <w:rPr>
          <w:rFonts w:eastAsia="Times New Roman"/>
        </w:rPr>
        <w:t>SL5 7PY, UK</w:t>
      </w:r>
      <w:bookmarkEnd w:id="1"/>
      <w:bookmarkEnd w:id="2"/>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5" w:name="OLE_LINK356"/>
      <w:bookmarkStart w:id="6" w:name="OLE_LINK357"/>
      <w:r w:rsidRPr="00EA24F1">
        <w:rPr>
          <w:rFonts w:eastAsia="Times New Roman"/>
        </w:rPr>
        <w:t>Macquarie University</w:t>
      </w:r>
      <w:bookmarkEnd w:id="5"/>
      <w:bookmarkEnd w:id="6"/>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7" w:name="OLE_LINK242"/>
      <w:bookmarkStart w:id="8" w:name="OLE_LINK243"/>
      <w:bookmarkStart w:id="9" w:name="OLE_LINK361"/>
      <w:bookmarkStart w:id="10" w:name="OLE_LINK362"/>
      <w:r w:rsidRPr="00E81570">
        <w:rPr>
          <w:rFonts w:eastAsia="Times New Roman"/>
        </w:rPr>
        <w:t>Ministry of Education Key Laboratory for Earth System Modelling, Department of Earth System Science</w:t>
      </w:r>
      <w:bookmarkEnd w:id="7"/>
      <w:bookmarkEnd w:id="8"/>
      <w:bookmarkEnd w:id="9"/>
      <w:bookmarkEnd w:id="10"/>
      <w:r w:rsidRPr="00E81570">
        <w:rPr>
          <w:rFonts w:eastAsia="Times New Roman"/>
        </w:rPr>
        <w:t xml:space="preserve">, </w:t>
      </w:r>
      <w:bookmarkStart w:id="11" w:name="OLE_LINK240"/>
      <w:bookmarkStart w:id="12" w:name="OLE_LINK241"/>
      <w:bookmarkStart w:id="13" w:name="OLE_LINK360"/>
      <w:r w:rsidRPr="00E81570">
        <w:rPr>
          <w:rFonts w:eastAsia="Times New Roman"/>
        </w:rPr>
        <w:t>Tsinghua University</w:t>
      </w:r>
      <w:bookmarkEnd w:id="11"/>
      <w:bookmarkEnd w:id="12"/>
      <w:bookmarkEnd w:id="13"/>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59AC1F80"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were generally</w:t>
      </w:r>
      <w:r w:rsidR="00162DE1">
        <w:rPr>
          <w:rFonts w:eastAsia="Times New Roman"/>
          <w:color w:val="000000"/>
        </w:rPr>
        <w:t xml:space="preserve">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was</w:t>
      </w:r>
      <w:r w:rsidR="00162DE1">
        <w:rPr>
          <w:rFonts w:eastAsia="Times New Roman"/>
          <w:color w:val="000000"/>
        </w:rPr>
        <w:t xml:space="preserve">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lastRenderedPageBreak/>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color w:val="000000"/>
        </w:rPr>
        <w:lastRenderedPageBreak/>
        <w:t>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spellStart"/>
            <w:r w:rsidRPr="00993C6A">
              <w:rPr>
                <w:rFonts w:eastAsia="Times New Roman"/>
                <w:i/>
                <w:iCs/>
                <w:color w:val="000000"/>
              </w:rPr>
              <w:t>N</w:t>
            </w:r>
            <w:r w:rsidRPr="00993C6A">
              <w:rPr>
                <w:rFonts w:eastAsia="Times New Roman"/>
                <w:color w:val="000000"/>
                <w:vertAlign w:val="subscript"/>
              </w:rPr>
              <w:t>r</w:t>
            </w:r>
            <w:proofErr w:type="spellEnd"/>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lastRenderedPageBreak/>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their interactions </w:t>
      </w:r>
      <w:r w:rsidRPr="00771C52">
        <w:rPr>
          <w:rFonts w:eastAsia="Times New Roman"/>
          <w:color w:val="000000"/>
        </w:rPr>
        <w:lastRenderedPageBreak/>
        <w:t>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BDC6A23"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climate (</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lastRenderedPageBreak/>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39757B1" w:rsidR="00042F1B" w:rsidRPr="008531D1" w:rsidRDefault="003A75EC"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6817C828" wp14:editId="13CFB81B">
            <wp:extent cx="5943600" cy="368681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B4C10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48D05288" w:rsidR="00AC49CC" w:rsidRPr="00AC49CC" w:rsidRDefault="003A75E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67A28EFD" wp14:editId="79F1492B">
            <wp:extent cx="5943600" cy="3686810"/>
            <wp:effectExtent l="0" t="0" r="0" b="0"/>
            <wp:docPr id="18" name="Picture 18" descr="Chart,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table, treemap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w:t>
            </w:r>
            <w:r>
              <w:rPr>
                <w:rFonts w:eastAsia="Times New Roman"/>
                <w:color w:val="000000"/>
                <w:sz w:val="20"/>
                <w:szCs w:val="20"/>
              </w:rPr>
              <w:t>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w:t>
            </w:r>
            <w:r>
              <w:rPr>
                <w:rFonts w:eastAsia="Times New Roman"/>
                <w:color w:val="000000"/>
                <w:sz w:val="20"/>
                <w:szCs w:val="20"/>
              </w:rPr>
              <w:t>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w:t>
            </w:r>
            <w:r>
              <w:rPr>
                <w:rFonts w:eastAsia="Times New Roman"/>
                <w:color w:val="000000"/>
                <w:sz w:val="20"/>
                <w:szCs w:val="20"/>
              </w:rPr>
              <w:t>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w:t>
            </w:r>
            <w:r w:rsidR="00993C6A">
              <w:rPr>
                <w:rFonts w:eastAsia="Times New Roman"/>
                <w:color w:val="000000"/>
                <w:sz w:val="20"/>
                <w:szCs w:val="20"/>
              </w:rPr>
              <w:t>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w:t>
            </w:r>
            <w:r w:rsidR="00993C6A">
              <w:rPr>
                <w:rFonts w:eastAsia="Times New Roman"/>
                <w:color w:val="000000"/>
                <w:sz w:val="20"/>
                <w:szCs w:val="20"/>
              </w:rPr>
              <w:t>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F3B9A97"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w:t>
      </w:r>
      <w:r w:rsidR="00A77D8F">
        <w:rPr>
          <w:rFonts w:eastAsia="Times New Roman"/>
          <w:color w:val="000000"/>
        </w:rPr>
        <w:t xml:space="preserve"> no significant effect of the response of aboveground biomass to added soil N</w:t>
      </w:r>
      <w:r w:rsidR="00A77D8F" w:rsidRPr="00771C52">
        <w:rPr>
          <w:rFonts w:eastAsia="Times New Roman"/>
          <w:color w:val="000000"/>
        </w:rPr>
        <w:t xml:space="preserve"> </w:t>
      </w:r>
      <w:r w:rsidR="00A77D8F">
        <w:rPr>
          <w:rFonts w:eastAsia="Times New Roman"/>
          <w:color w:val="000000"/>
        </w:rPr>
        <w:t>(</w:t>
      </w:r>
      <w:r w:rsidR="00A77D8F" w:rsidRPr="00771C52">
        <w:rPr>
          <w:rFonts w:eastAsia="Times New Roman"/>
          <w:color w:val="000000"/>
        </w:rPr>
        <w:t>∆</w:t>
      </w:r>
      <w:r w:rsidR="00A77D8F" w:rsidRPr="00993C6A">
        <w:rPr>
          <w:rFonts w:eastAsia="Times New Roman"/>
          <w:color w:val="000000"/>
        </w:rPr>
        <w:t>AGB</w:t>
      </w:r>
      <w:r w:rsidR="00A77D8F">
        <w:rPr>
          <w:rFonts w:eastAsia="Times New Roman"/>
          <w:color w:val="000000"/>
        </w:rPr>
        <w:t>; %</w:t>
      </w:r>
      <w:r w:rsidR="00A77D8F" w:rsidRPr="001B44B1">
        <w:rPr>
          <w:rFonts w:eastAsia="Times New Roman"/>
          <w:color w:val="000000"/>
        </w:rPr>
        <w:t>)</w:t>
      </w:r>
      <w:r w:rsidR="00A77D8F">
        <w:rPr>
          <w:rFonts w:eastAsia="Times New Roman"/>
          <w:color w:val="000000"/>
        </w:rPr>
        <w:t xml:space="preserve"> on </w:t>
      </w:r>
      <w:r w:rsidR="00A77D8F">
        <w:rPr>
          <w:rFonts w:eastAsia="Times New Roman"/>
          <w:bCs/>
          <w:color w:val="000000"/>
        </w:rPr>
        <w:t>t</w:t>
      </w:r>
      <w:r w:rsidR="00A77D8F" w:rsidRPr="00D92A04">
        <w:rPr>
          <w:rFonts w:eastAsia="Times New Roman"/>
          <w:bCs/>
          <w:color w:val="000000"/>
        </w:rPr>
        <w:t>he</w:t>
      </w:r>
      <w:r w:rsidR="00A77D8F">
        <w:rPr>
          <w:rFonts w:eastAsia="Times New Roman"/>
          <w:color w:val="000000"/>
        </w:rPr>
        <w:t xml:space="preserve"> response of </w:t>
      </w:r>
      <w:proofErr w:type="spellStart"/>
      <w:r w:rsidR="00A77D8F">
        <w:rPr>
          <w:rFonts w:eastAsia="Times New Roman"/>
          <w:i/>
          <w:color w:val="000000"/>
        </w:rPr>
        <w:t>N</w:t>
      </w:r>
      <w:r w:rsidR="00A77D8F">
        <w:rPr>
          <w:rFonts w:eastAsia="Times New Roman"/>
          <w:color w:val="000000"/>
          <w:vertAlign w:val="subscript"/>
        </w:rPr>
        <w:t>area</w:t>
      </w:r>
      <w:proofErr w:type="spellEnd"/>
      <w:r w:rsidR="00A77D8F">
        <w:rPr>
          <w:rFonts w:eastAsia="Times New Roman"/>
          <w:color w:val="000000"/>
        </w:rPr>
        <w:t xml:space="preserve"> to added soil N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w:t>
      </w:r>
      <w:r w:rsidR="00167D08">
        <w:rPr>
          <w:rFonts w:eastAsia="Times New Roman"/>
          <w:color w:val="000000"/>
        </w:rPr>
        <w:t>= -25%)</w:t>
      </w:r>
      <w:r w:rsidR="00880F5C">
        <w:rPr>
          <w:rFonts w:eastAsia="Times New Roman"/>
          <w:color w:val="000000"/>
        </w:rPr>
        <w:t xml:space="preserve">, but became </w:t>
      </w:r>
      <w:r w:rsidR="00DC7E19">
        <w:rPr>
          <w:rFonts w:eastAsia="Times New Roman"/>
          <w:color w:val="000000"/>
        </w:rPr>
        <w:t xml:space="preserve">slightly </w:t>
      </w:r>
      <w:r w:rsidR="00880F5C">
        <w:rPr>
          <w:rFonts w:eastAsia="Times New Roman"/>
          <w:color w:val="000000"/>
        </w:rPr>
        <w:t>negative</w:t>
      </w:r>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167D08">
        <w:rPr>
          <w:rFonts w:eastAsia="Times New Roman"/>
          <w:color w:val="000000"/>
        </w:rPr>
        <w:t xml:space="preserve">;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922B35B"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6BF496B4"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w:t>
      </w:r>
      <w:r w:rsidR="00E056B8">
        <w:t>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14674AC"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w:t>
      </w:r>
      <w:r w:rsidR="002C65AC">
        <w:t xml:space="preserve">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D332E5" w:rsidRDefault="00296CCE" w:rsidP="000D0F58">
      <w:pPr>
        <w:spacing w:line="480" w:lineRule="auto"/>
        <w:ind w:firstLine="720"/>
        <w:contextualSpacing/>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positively</w:t>
      </w:r>
      <w:r w:rsidR="002C65AC">
        <w:t xml:space="preserve">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w:t>
      </w:r>
      <w:r w:rsidR="002C65AC">
        <w:t>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w:t>
      </w:r>
      <w:r w:rsidR="002C65AC">
        <w:rPr>
          <w:i/>
        </w:rPr>
        <w:t>relative allocation to leaves and biomass</w:t>
      </w:r>
      <w:r w:rsidR="002C65AC">
        <w:rPr>
          <w:i/>
        </w:rPr>
        <w:t xml:space="preserve">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1F701680"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not. Our analyses would have been more robust had we been able to use numerical information on nutrient availability. This is because background nutrient availability was likely highly variable from site to site. Future cross-site nutrient addition studies should prioritize obtaining this information. Second, we had to necessarily rely on large scale average climate 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14"/>
      <w:r>
        <w:rPr>
          <w:b/>
        </w:rPr>
        <w:t>Acknowledgements</w:t>
      </w:r>
      <w:commentRangeEnd w:id="14"/>
      <w:r w:rsidR="00DD7DE1">
        <w:rPr>
          <w:rStyle w:val="CommentReference"/>
        </w:rPr>
        <w:commentReference w:id="14"/>
      </w:r>
    </w:p>
    <w:p w14:paraId="617E933C" w14:textId="527BCF9C" w:rsidR="009A5B56" w:rsidRPr="009A5B56" w:rsidRDefault="009A5B56" w:rsidP="00DA24C9">
      <w:pPr>
        <w:spacing w:line="480" w:lineRule="auto"/>
        <w:contextualSpacing/>
      </w:pPr>
      <w:r>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lastRenderedPageBreak/>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w:t>
      </w:r>
      <w:r w:rsidRPr="000E55C7">
        <w:rPr>
          <w:noProof/>
        </w:rPr>
        <w:lastRenderedPageBreak/>
        <w:t xml:space="preserve">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 xml:space="preserve">Ecological </w:t>
      </w:r>
      <w:r w:rsidRPr="000E55C7">
        <w:rPr>
          <w:i/>
          <w:iCs/>
          <w:noProof/>
        </w:rPr>
        <w:lastRenderedPageBreak/>
        <w:t>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w:t>
      </w:r>
      <w:r w:rsidRPr="000E55C7">
        <w:rPr>
          <w:noProof/>
        </w:rPr>
        <w:lastRenderedPageBreak/>
        <w:t xml:space="preserve">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w:t>
      </w:r>
      <w:r w:rsidRPr="000E55C7">
        <w:rPr>
          <w:noProof/>
        </w:rPr>
        <w:lastRenderedPageBreak/>
        <w:t xml:space="preserve">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 xml:space="preserve">Earth and Space Science </w:t>
      </w:r>
      <w:r w:rsidRPr="000E55C7">
        <w:rPr>
          <w:i/>
          <w:iCs/>
          <w:noProof/>
        </w:rPr>
        <w:lastRenderedPageBreak/>
        <w:t>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w:t>
      </w:r>
      <w:r w:rsidRPr="000E55C7">
        <w:rPr>
          <w:noProof/>
        </w:rPr>
        <w:lastRenderedPageBreak/>
        <w:t xml:space="preserve">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Nick Smith" w:date="2021-06-28T12:09:00Z" w:initials="NGS">
    <w:p w14:paraId="539C3587" w14:textId="5DE6C9A2" w:rsidR="00320FB0" w:rsidRDefault="00320FB0">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1EDAD" w16cex:dateUtc="2021-12-13T21:05:00Z"/>
  <w16cex:commentExtensible w16cex:durableId="2561A100" w16cex:dateUtc="2021-12-13T15:37:00Z"/>
  <w16cex:commentExtensible w16cex:durableId="2561A0BE" w16cex:dateUtc="2021-12-13T15:36:00Z"/>
  <w16cex:commentExtensible w16cex:durableId="25520C8A" w16cex:dateUtc="2021-12-01T20:00:00Z"/>
  <w16cex:commentExtensible w16cex:durableId="25099963" w16cex:dateUtc="2021-10-07T20:05:00Z"/>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96A11" w14:textId="77777777" w:rsidR="00B53ABD" w:rsidRDefault="00B53ABD" w:rsidP="001B44B1">
      <w:r>
        <w:separator/>
      </w:r>
    </w:p>
  </w:endnote>
  <w:endnote w:type="continuationSeparator" w:id="0">
    <w:p w14:paraId="2887FBB8" w14:textId="77777777" w:rsidR="00B53ABD" w:rsidRDefault="00B53ABD"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EndPr>
      <w:rPr>
        <w:rStyle w:val="PageNumber"/>
      </w:rPr>
    </w:sdtEndPr>
    <w:sdtContent>
      <w:p w14:paraId="3164C6C6" w14:textId="327FB48A"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320FB0" w:rsidRDefault="00320FB0"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EndPr>
      <w:rPr>
        <w:rStyle w:val="PageNumber"/>
      </w:rPr>
    </w:sdtEndPr>
    <w:sdtContent>
      <w:p w14:paraId="26B0195A" w14:textId="011C7121"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320FB0" w:rsidRDefault="00320FB0"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C83926" w14:textId="77777777" w:rsidR="00B53ABD" w:rsidRDefault="00B53ABD" w:rsidP="001B44B1">
      <w:r>
        <w:separator/>
      </w:r>
    </w:p>
  </w:footnote>
  <w:footnote w:type="continuationSeparator" w:id="0">
    <w:p w14:paraId="7C6F7268" w14:textId="77777777" w:rsidR="00B53ABD" w:rsidRDefault="00B53ABD"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3288D"/>
    <w:rsid w:val="00135FBB"/>
    <w:rsid w:val="00143637"/>
    <w:rsid w:val="0014366E"/>
    <w:rsid w:val="00145D3D"/>
    <w:rsid w:val="00150B42"/>
    <w:rsid w:val="00152D8D"/>
    <w:rsid w:val="001578C1"/>
    <w:rsid w:val="001609E7"/>
    <w:rsid w:val="00162DE1"/>
    <w:rsid w:val="00165EAE"/>
    <w:rsid w:val="00167D08"/>
    <w:rsid w:val="00175A1E"/>
    <w:rsid w:val="00175B3C"/>
    <w:rsid w:val="001964F4"/>
    <w:rsid w:val="001A1A51"/>
    <w:rsid w:val="001A2607"/>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73D1"/>
    <w:rsid w:val="00320FB0"/>
    <w:rsid w:val="00321077"/>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460F8"/>
    <w:rsid w:val="0045053D"/>
    <w:rsid w:val="00454773"/>
    <w:rsid w:val="004554C8"/>
    <w:rsid w:val="00464810"/>
    <w:rsid w:val="00465750"/>
    <w:rsid w:val="004661AC"/>
    <w:rsid w:val="00471979"/>
    <w:rsid w:val="00472FC8"/>
    <w:rsid w:val="004732A7"/>
    <w:rsid w:val="00475F5D"/>
    <w:rsid w:val="00482CAA"/>
    <w:rsid w:val="00484F71"/>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C0A02"/>
    <w:rsid w:val="005C1F8E"/>
    <w:rsid w:val="005C508E"/>
    <w:rsid w:val="005D276D"/>
    <w:rsid w:val="005D42F3"/>
    <w:rsid w:val="005D7DD2"/>
    <w:rsid w:val="005F0AFC"/>
    <w:rsid w:val="00601147"/>
    <w:rsid w:val="00602177"/>
    <w:rsid w:val="00604C4C"/>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5806"/>
    <w:rsid w:val="006C5E55"/>
    <w:rsid w:val="006D7E9A"/>
    <w:rsid w:val="006E17D6"/>
    <w:rsid w:val="006E4C71"/>
    <w:rsid w:val="006E60EB"/>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93C6A"/>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57BB"/>
    <w:rsid w:val="00DC5A2D"/>
    <w:rsid w:val="00DC7E19"/>
    <w:rsid w:val="00DC7E5B"/>
    <w:rsid w:val="00DD3527"/>
    <w:rsid w:val="00DD542E"/>
    <w:rsid w:val="00DD7DE1"/>
    <w:rsid w:val="00DE1890"/>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0BFFA-5115-D84B-8A89-EBE738192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4</Pages>
  <Words>71374</Words>
  <Characters>406836</Characters>
  <Application>Microsoft Office Word</Application>
  <DocSecurity>0</DocSecurity>
  <Lines>3390</Lines>
  <Paragraphs>954</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6</cp:revision>
  <dcterms:created xsi:type="dcterms:W3CDTF">2021-12-16T22:08:00Z</dcterms:created>
  <dcterms:modified xsi:type="dcterms:W3CDTF">2021-12-1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